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44D1AFE" w14:textId="77777777" w:rsidR="00CC730E" w:rsidRDefault="00CC730E" w:rsidP="00CC730E">
      <w:pPr>
        <w:spacing w:after="0" w:line="360" w:lineRule="auto"/>
        <w:ind w:left="567" w:hanging="567"/>
        <w:jc w:val="center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DAFTAR PUSTAKA</w:t>
      </w:r>
    </w:p>
    <w:p w14:paraId="0D115C31" w14:textId="77777777" w:rsidR="00CC730E" w:rsidRPr="00CC730E" w:rsidRDefault="00CC730E" w:rsidP="00CC730E">
      <w:pPr>
        <w:spacing w:after="0" w:line="360" w:lineRule="auto"/>
        <w:ind w:left="567" w:hanging="567"/>
        <w:jc w:val="center"/>
        <w:rPr>
          <w:rFonts w:ascii="Times New Roman" w:hAnsi="Times New Roman" w:cs="Times New Roman"/>
          <w:b/>
          <w:sz w:val="28"/>
          <w:szCs w:val="24"/>
        </w:rPr>
      </w:pPr>
    </w:p>
    <w:p w14:paraId="57DF6DD9" w14:textId="0C14712F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E4FF6">
        <w:rPr>
          <w:rFonts w:ascii="Times New Roman" w:hAnsi="Times New Roman"/>
          <w:noProof/>
          <w:sz w:val="24"/>
          <w:szCs w:val="24"/>
        </w:rPr>
        <w:t xml:space="preserve"> </w:t>
      </w:r>
      <w:r w:rsidRPr="00B45BD2">
        <w:rPr>
          <w:rFonts w:ascii="Times New Roman" w:hAnsi="Times New Roman"/>
          <w:noProof/>
          <w:sz w:val="24"/>
          <w:szCs w:val="24"/>
        </w:rPr>
        <w:t xml:space="preserve">Annur, H. (2018). Klasifikasi Masyarakat Miskin Menggunakan Metode Naive </w:t>
      </w:r>
      <w:bookmarkStart w:id="0" w:name="_GoBack"/>
      <w:bookmarkEnd w:id="0"/>
      <w:r w:rsidRPr="00B45BD2">
        <w:rPr>
          <w:rFonts w:ascii="Times New Roman" w:hAnsi="Times New Roman"/>
          <w:noProof/>
          <w:sz w:val="24"/>
          <w:szCs w:val="24"/>
        </w:rPr>
        <w:t xml:space="preserve">Bayes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ILKOM Jurnal Ilmiah</w:t>
      </w:r>
      <w:r w:rsidRPr="00B45BD2">
        <w:rPr>
          <w:rFonts w:ascii="Times New Roman" w:hAnsi="Times New Roman"/>
          <w:noProof/>
          <w:sz w:val="24"/>
          <w:szCs w:val="24"/>
        </w:rPr>
        <w:t xml:space="preserve">,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B45BD2">
        <w:rPr>
          <w:rFonts w:ascii="Times New Roman" w:hAnsi="Times New Roman"/>
          <w:noProof/>
          <w:sz w:val="24"/>
          <w:szCs w:val="24"/>
        </w:rPr>
        <w:t>(2), 160. https://doi.org/10.33096/ilkom.v10i2.303.160-165</w:t>
      </w:r>
    </w:p>
    <w:p w14:paraId="31860589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Arum, I. N. (2018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Penerapan Data Mining Menggunakan Algoritma Naive Bayes Untuk Mengukur Tingkat Ketepatan Kelulusan Taruna STIMART AMNI Semerang</w:t>
      </w:r>
      <w:r w:rsidRPr="00B45BD2">
        <w:rPr>
          <w:rFonts w:ascii="Times New Roman" w:hAnsi="Times New Roman"/>
          <w:noProof/>
          <w:sz w:val="24"/>
          <w:szCs w:val="24"/>
        </w:rPr>
        <w:t>. UNIVERSITAS SEMARANG.</w:t>
      </w:r>
    </w:p>
    <w:p w14:paraId="7D8F1B3A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Connolly, T., &amp; Begg, C. (2010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Database Systems: a practical approach to design, implementation, and management</w:t>
      </w:r>
      <w:r w:rsidRPr="00B45BD2">
        <w:rPr>
          <w:rFonts w:ascii="Times New Roman" w:hAnsi="Times New Roman"/>
          <w:noProof/>
          <w:sz w:val="24"/>
          <w:szCs w:val="24"/>
        </w:rPr>
        <w:t xml:space="preserve"> (5th Editio</w:t>
      </w:r>
      <w:r>
        <w:rPr>
          <w:rFonts w:ascii="Times New Roman" w:hAnsi="Times New Roman"/>
          <w:noProof/>
          <w:sz w:val="24"/>
          <w:szCs w:val="24"/>
        </w:rPr>
        <w:t>n</w:t>
      </w:r>
      <w:r w:rsidRPr="00B45BD2">
        <w:rPr>
          <w:rFonts w:ascii="Times New Roman" w:hAnsi="Times New Roman"/>
          <w:noProof/>
          <w:sz w:val="24"/>
          <w:szCs w:val="24"/>
        </w:rPr>
        <w:t>). America: Pearson Education.</w:t>
      </w:r>
    </w:p>
    <w:p w14:paraId="761484B1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Gorunescu, F. (2010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Data Mining Concept Model Technique</w:t>
      </w:r>
      <w:r w:rsidRPr="00B45BD2">
        <w:rPr>
          <w:rFonts w:ascii="Times New Roman" w:hAnsi="Times New Roman"/>
          <w:noProof/>
          <w:sz w:val="24"/>
          <w:szCs w:val="24"/>
        </w:rPr>
        <w:t>. Romania: Springer.</w:t>
      </w:r>
    </w:p>
    <w:p w14:paraId="0C3367A0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Hernawan, A. K., &amp; Lorena, S. (2014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Aplikasi Data Mining Menggunakan Naive Bayes Classifier Untuk Persetujuan Pengajuan Kredit</w:t>
      </w:r>
      <w:r w:rsidRPr="00B45BD2">
        <w:rPr>
          <w:rFonts w:ascii="Times New Roman" w:hAnsi="Times New Roman"/>
          <w:noProof/>
          <w:sz w:val="24"/>
          <w:szCs w:val="24"/>
        </w:rPr>
        <w:t>. Bandung.</w:t>
      </w:r>
    </w:p>
    <w:p w14:paraId="2B1B1934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Huda, N. M. (2010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Aplikasi Data Mining untuk Menampilkan Informasi Tingkat Kelulusan Mahasiswa</w:t>
      </w:r>
      <w:r w:rsidRPr="00B45BD2">
        <w:rPr>
          <w:rFonts w:ascii="Times New Roman" w:hAnsi="Times New Roman"/>
          <w:noProof/>
          <w:sz w:val="24"/>
          <w:szCs w:val="24"/>
        </w:rPr>
        <w:t>. Universitas Diponegoro, Semarang.</w:t>
      </w:r>
    </w:p>
    <w:p w14:paraId="49A29C95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Indriani, A. (2014). Klasifikasi Data Forum dengan menggunakan Metode Naive Bayes Classifier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Seminar Nasional Aplikasi Teknologi Informasi</w:t>
      </w:r>
      <w:r w:rsidRPr="00B45BD2">
        <w:rPr>
          <w:rFonts w:ascii="Times New Roman" w:hAnsi="Times New Roman"/>
          <w:noProof/>
          <w:sz w:val="24"/>
          <w:szCs w:val="24"/>
        </w:rPr>
        <w:t xml:space="preserve">,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20</w:t>
      </w:r>
      <w:r w:rsidRPr="00B45BD2">
        <w:rPr>
          <w:rFonts w:ascii="Times New Roman" w:hAnsi="Times New Roman"/>
          <w:noProof/>
          <w:sz w:val="24"/>
          <w:szCs w:val="24"/>
        </w:rPr>
        <w:t>(ISSN: 1907-5022), 5–10. https://doi.org/10.1155/2011/172853</w:t>
      </w:r>
    </w:p>
    <w:p w14:paraId="7E5DDEE9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Kadir, A. (2013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Pemrograman Database MySQL Untuk Pemula</w:t>
      </w:r>
      <w:r w:rsidRPr="00B45BD2">
        <w:rPr>
          <w:rFonts w:ascii="Times New Roman" w:hAnsi="Times New Roman"/>
          <w:noProof/>
          <w:sz w:val="24"/>
          <w:szCs w:val="24"/>
        </w:rPr>
        <w:t>. Yogyakarta: MediaKom.</w:t>
      </w:r>
    </w:p>
    <w:p w14:paraId="723D883A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Kursini, &amp; Emha, L. T. (2009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Algoritma Data Mining</w:t>
      </w:r>
      <w:r w:rsidRPr="00B45BD2">
        <w:rPr>
          <w:rFonts w:ascii="Times New Roman" w:hAnsi="Times New Roman"/>
          <w:noProof/>
          <w:sz w:val="24"/>
          <w:szCs w:val="24"/>
        </w:rPr>
        <w:t>. Yogyakarta: Andi.</w:t>
      </w:r>
    </w:p>
    <w:p w14:paraId="3DA01560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Kustiyahningsih, Y., &amp; Rosa, A. (2011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Pemrograman Basis Data Berbasis Web Menggunakan PHP &amp; MySQL</w:t>
      </w:r>
      <w:r w:rsidRPr="00B45BD2">
        <w:rPr>
          <w:rFonts w:ascii="Times New Roman" w:hAnsi="Times New Roman"/>
          <w:noProof/>
          <w:sz w:val="24"/>
          <w:szCs w:val="24"/>
        </w:rPr>
        <w:t>. Yogyakarta: Graha Ilmu.</w:t>
      </w:r>
    </w:p>
    <w:p w14:paraId="4160EAE7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Laroussi, H. M. M. AL. (2015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 xml:space="preserve">Implementasi Algoritma Naive Bayes Sebagai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lastRenderedPageBreak/>
        <w:t>Proses Seleksi Penerima Beasiswa Libyan Embassy Berbasis Web</w:t>
      </w:r>
      <w:r w:rsidRPr="00B45BD2">
        <w:rPr>
          <w:rFonts w:ascii="Times New Roman" w:hAnsi="Times New Roman"/>
          <w:noProof/>
          <w:sz w:val="24"/>
          <w:szCs w:val="24"/>
        </w:rPr>
        <w:t>.</w:t>
      </w:r>
    </w:p>
    <w:p w14:paraId="3E207064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Nasiruddin, H. (2016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Penerapan Metode Naive Bayes Terhadap Bantuan Langsung Tunai Di Desa Baleturi kecamatan Prambon</w:t>
      </w:r>
      <w:r w:rsidRPr="00B45BD2">
        <w:rPr>
          <w:rFonts w:ascii="Times New Roman" w:hAnsi="Times New Roman"/>
          <w:noProof/>
          <w:sz w:val="24"/>
          <w:szCs w:val="24"/>
        </w:rPr>
        <w:t>. Universitas Nusantara PGRI.</w:t>
      </w:r>
    </w:p>
    <w:p w14:paraId="7D848950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Prasetyo, E. (2012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Data Mining Konsep dan Aplikasi Menggunakan MATLAB</w:t>
      </w:r>
      <w:r w:rsidRPr="00B45BD2">
        <w:rPr>
          <w:rFonts w:ascii="Times New Roman" w:hAnsi="Times New Roman"/>
          <w:noProof/>
          <w:sz w:val="24"/>
          <w:szCs w:val="24"/>
        </w:rPr>
        <w:t>. Yogyakarta: Andi.</w:t>
      </w:r>
    </w:p>
    <w:p w14:paraId="6094ABDC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Pressman, R. S. (2012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Rekayasa Perangkat Lunak Pendekatan Praktisi</w:t>
      </w:r>
      <w:r w:rsidRPr="00B45BD2">
        <w:rPr>
          <w:rFonts w:ascii="Times New Roman" w:hAnsi="Times New Roman"/>
          <w:noProof/>
          <w:sz w:val="24"/>
          <w:szCs w:val="24"/>
        </w:rPr>
        <w:t xml:space="preserve"> (Edisi 7). Yogyakarta: Andi.</w:t>
      </w:r>
    </w:p>
    <w:p w14:paraId="4292030B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Raharjo, B. (2012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Belajar Otodidak Framework Codeigniter</w:t>
      </w:r>
      <w:r w:rsidRPr="00B45BD2">
        <w:rPr>
          <w:rFonts w:ascii="Times New Roman" w:hAnsi="Times New Roman"/>
          <w:noProof/>
          <w:sz w:val="24"/>
          <w:szCs w:val="24"/>
        </w:rPr>
        <w:t>. Bandung: Informatika.</w:t>
      </w:r>
    </w:p>
    <w:p w14:paraId="768B9AF4" w14:textId="1018A117" w:rsidR="00AE4FF6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Rahman, A. A., &amp; Kurniawan, Y. I. (2018). Aplikasi Klasifikasi Penerima Kartu Indonesia Sehat Menggunakan Algoritma Naïve Bayes Classifier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Jurnal Teknologi Dan Manajemen Informatika</w:t>
      </w:r>
      <w:r w:rsidRPr="00B45BD2">
        <w:rPr>
          <w:rFonts w:ascii="Times New Roman" w:hAnsi="Times New Roman"/>
          <w:noProof/>
          <w:sz w:val="24"/>
          <w:szCs w:val="24"/>
        </w:rPr>
        <w:t xml:space="preserve">,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B45BD2">
        <w:rPr>
          <w:rFonts w:ascii="Times New Roman" w:hAnsi="Times New Roman"/>
          <w:noProof/>
          <w:sz w:val="24"/>
          <w:szCs w:val="24"/>
        </w:rPr>
        <w:t>(1).</w:t>
      </w:r>
    </w:p>
    <w:p w14:paraId="1BE8A921" w14:textId="47AD0C30" w:rsidR="0057295B" w:rsidRPr="0057295B" w:rsidRDefault="0057295B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7295B">
        <w:rPr>
          <w:rFonts w:ascii="Times New Roman" w:hAnsi="Times New Roman" w:cs="Times New Roman"/>
          <w:noProof/>
          <w:sz w:val="24"/>
          <w:szCs w:val="24"/>
        </w:rPr>
        <w:t xml:space="preserve">Rosa, A. S., &amp; Shalahuddin, M. (2013). </w:t>
      </w:r>
      <w:r w:rsidRPr="0057295B">
        <w:rPr>
          <w:rFonts w:ascii="Times New Roman" w:hAnsi="Times New Roman" w:cs="Times New Roman"/>
          <w:i/>
          <w:iCs/>
          <w:noProof/>
          <w:sz w:val="24"/>
          <w:szCs w:val="24"/>
        </w:rPr>
        <w:t>Rekayasa Perangkat lunak Terstruktur dan berorientasi Objek</w:t>
      </w:r>
      <w:r w:rsidRPr="0057295B">
        <w:rPr>
          <w:rFonts w:ascii="Times New Roman" w:hAnsi="Times New Roman" w:cs="Times New Roman"/>
          <w:noProof/>
          <w:sz w:val="24"/>
          <w:szCs w:val="24"/>
        </w:rPr>
        <w:t>. Bandung: Informatika.</w:t>
      </w:r>
    </w:p>
    <w:p w14:paraId="64C47A4D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Sari, B. W., &amp; Prabowo, D. (2017). Penentuan kelayakan Penerima Bantuan Renovasi Rumah Warga Miskin Menggunakan Naive Bayes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Jurnal Ilmiah DASI</w:t>
      </w:r>
      <w:r w:rsidRPr="00B45BD2">
        <w:rPr>
          <w:rFonts w:ascii="Times New Roman" w:hAnsi="Times New Roman"/>
          <w:noProof/>
          <w:sz w:val="24"/>
          <w:szCs w:val="24"/>
        </w:rPr>
        <w:t xml:space="preserve">,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18</w:t>
      </w:r>
      <w:r w:rsidRPr="00B45BD2">
        <w:rPr>
          <w:rFonts w:ascii="Times New Roman" w:hAnsi="Times New Roman"/>
          <w:noProof/>
          <w:sz w:val="24"/>
          <w:szCs w:val="24"/>
        </w:rPr>
        <w:t>(ISSN : 1411-3201), 34–38.</w:t>
      </w:r>
    </w:p>
    <w:p w14:paraId="6094B8F5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Septiari, D. (2016). Implementasi Metode Naive Bayes Classification Dalam Klasifikasi Kelayakan Calon Pendonor Darah (Studi Kasus Pmi Kab. Demak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Skripsi</w:t>
      </w:r>
      <w:r w:rsidRPr="00B45BD2">
        <w:rPr>
          <w:rFonts w:ascii="Times New Roman" w:hAnsi="Times New Roman"/>
          <w:noProof/>
          <w:sz w:val="24"/>
          <w:szCs w:val="24"/>
        </w:rPr>
        <w:t>, 5. Retrieved from 111201106047@mhs.dinus.ac.id</w:t>
      </w:r>
    </w:p>
    <w:p w14:paraId="448878CD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Sugiarti, Y. (2013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Analisi dan Perancangan UML (Unified Modeling Language)</w:t>
      </w:r>
      <w:r w:rsidRPr="00B45BD2">
        <w:rPr>
          <w:rFonts w:ascii="Times New Roman" w:hAnsi="Times New Roman"/>
          <w:noProof/>
          <w:sz w:val="24"/>
          <w:szCs w:val="24"/>
        </w:rPr>
        <w:t>. Yogyakarta: Graha Ilmu.</w:t>
      </w:r>
    </w:p>
    <w:p w14:paraId="604D7E59" w14:textId="428F3C98" w:rsidR="00AE4FF6" w:rsidRPr="00AE4FF6" w:rsidRDefault="00AE4FF6" w:rsidP="00D563B1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Uriawan, W., &amp; Yusfira, G. Z. (2018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Prediksi Penerima Beasiswa Pegawai Menggunakan Metode Naive Bayes Classifier</w:t>
      </w:r>
      <w:r w:rsidRPr="00B45BD2">
        <w:rPr>
          <w:rFonts w:ascii="Times New Roman" w:hAnsi="Times New Roman"/>
          <w:noProof/>
          <w:sz w:val="24"/>
          <w:szCs w:val="24"/>
        </w:rPr>
        <w:t>. 1–6.</w:t>
      </w:r>
    </w:p>
    <w:p w14:paraId="74FE6D79" w14:textId="3D44B676" w:rsidR="00893A26" w:rsidRPr="00DA138C" w:rsidRDefault="00AE4FF6" w:rsidP="007B5CC7">
      <w:pPr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93A26" w:rsidRPr="00DA138C" w:rsidSect="00816270">
      <w:headerReference w:type="default" r:id="rId8"/>
      <w:pgSz w:w="11906" w:h="16838"/>
      <w:pgMar w:top="2268" w:right="1701" w:bottom="1701" w:left="2268" w:header="709" w:footer="709" w:gutter="0"/>
      <w:pgNumType w:start="10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C87899F" w14:textId="77777777" w:rsidR="00EE35C0" w:rsidRDefault="00EE35C0" w:rsidP="00816270">
      <w:pPr>
        <w:spacing w:after="0" w:line="240" w:lineRule="auto"/>
      </w:pPr>
      <w:r>
        <w:separator/>
      </w:r>
    </w:p>
  </w:endnote>
  <w:endnote w:type="continuationSeparator" w:id="0">
    <w:p w14:paraId="79D36BBC" w14:textId="77777777" w:rsidR="00EE35C0" w:rsidRDefault="00EE35C0" w:rsidP="0081627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4A17318" w14:textId="77777777" w:rsidR="00EE35C0" w:rsidRDefault="00EE35C0" w:rsidP="00816270">
      <w:pPr>
        <w:spacing w:after="0" w:line="240" w:lineRule="auto"/>
      </w:pPr>
      <w:r>
        <w:separator/>
      </w:r>
    </w:p>
  </w:footnote>
  <w:footnote w:type="continuationSeparator" w:id="0">
    <w:p w14:paraId="3061CF43" w14:textId="77777777" w:rsidR="00EE35C0" w:rsidRDefault="00EE35C0" w:rsidP="0081627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6211256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CD0CD5D" w14:textId="6C4414A7" w:rsidR="00816270" w:rsidRDefault="00816270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C90E0CD" w14:textId="77777777" w:rsidR="00816270" w:rsidRDefault="0081627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6AC7D8B"/>
    <w:multiLevelType w:val="hybridMultilevel"/>
    <w:tmpl w:val="E4A8BAC8"/>
    <w:lvl w:ilvl="0" w:tplc="C85E4720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C730E"/>
    <w:rsid w:val="00090197"/>
    <w:rsid w:val="00100378"/>
    <w:rsid w:val="002E2C5E"/>
    <w:rsid w:val="0033270E"/>
    <w:rsid w:val="00410F91"/>
    <w:rsid w:val="004D070E"/>
    <w:rsid w:val="0057295B"/>
    <w:rsid w:val="005F5735"/>
    <w:rsid w:val="00652BF2"/>
    <w:rsid w:val="007B5CC7"/>
    <w:rsid w:val="00816270"/>
    <w:rsid w:val="00893A26"/>
    <w:rsid w:val="00897031"/>
    <w:rsid w:val="00946372"/>
    <w:rsid w:val="00980DDB"/>
    <w:rsid w:val="009A4E6F"/>
    <w:rsid w:val="009C7A0F"/>
    <w:rsid w:val="009E32E1"/>
    <w:rsid w:val="00A619FF"/>
    <w:rsid w:val="00AB5AEE"/>
    <w:rsid w:val="00AE00B9"/>
    <w:rsid w:val="00AE4FF6"/>
    <w:rsid w:val="00B42709"/>
    <w:rsid w:val="00B733BB"/>
    <w:rsid w:val="00B919CB"/>
    <w:rsid w:val="00C049F6"/>
    <w:rsid w:val="00C55BD9"/>
    <w:rsid w:val="00CC730E"/>
    <w:rsid w:val="00D563B1"/>
    <w:rsid w:val="00D923D7"/>
    <w:rsid w:val="00DA138C"/>
    <w:rsid w:val="00E03D0C"/>
    <w:rsid w:val="00EE35C0"/>
    <w:rsid w:val="00F73BF1"/>
    <w:rsid w:val="00F95A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786ACD"/>
  <w15:docId w15:val="{5BD477FF-9DC3-45F5-9FB9-A74E158FAB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C730E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923D7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7B5CC7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7B5CC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8162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16270"/>
  </w:style>
  <w:style w:type="paragraph" w:styleId="Footer">
    <w:name w:val="footer"/>
    <w:basedOn w:val="Normal"/>
    <w:link w:val="FooterChar"/>
    <w:uiPriority w:val="99"/>
    <w:unhideWhenUsed/>
    <w:rsid w:val="008162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1627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7CB162-E63D-44E0-A502-263124F130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7</TotalTime>
  <Pages>2</Pages>
  <Words>425</Words>
  <Characters>2429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ussuprie70@gmail.com</dc:creator>
  <cp:keywords/>
  <dc:description/>
  <cp:lastModifiedBy>agus supriyanto</cp:lastModifiedBy>
  <cp:revision>23</cp:revision>
  <dcterms:created xsi:type="dcterms:W3CDTF">2017-11-17T10:44:00Z</dcterms:created>
  <dcterms:modified xsi:type="dcterms:W3CDTF">2019-11-05T18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85c60a4-b5ee-3d99-953e-4de182227b7c</vt:lpwstr>
  </property>
  <property fmtid="{D5CDD505-2E9C-101B-9397-08002B2CF9AE}" pid="24" name="Mendeley Citation Style_1">
    <vt:lpwstr>http://www.zotero.org/styles/apa</vt:lpwstr>
  </property>
</Properties>
</file>